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069DA89" w14:textId="4825D85E" w:rsidR="00EA3000" w:rsidRDefault="004A7AE6">
      <w:r>
        <w:t xml:space="preserve">Sample strengthening Exercise Routine: </w:t>
      </w:r>
    </w:p>
    <w:p w14:paraId="17F18467" w14:textId="77777777" w:rsidR="00EA3000" w:rsidRDefault="00EA3000"/>
    <w:p w14:paraId="27711399" w14:textId="77777777" w:rsidR="00EA3000" w:rsidRDefault="00EA3000"/>
    <w:p w14:paraId="3809A68E" w14:textId="77777777" w:rsidR="00EA3000" w:rsidRDefault="00EA3000" w:rsidP="00E57758"/>
    <w:p w14:paraId="136BC87A" w14:textId="45C10100" w:rsidR="003E763E" w:rsidRDefault="003E763E">
      <w:r>
        <w:rPr>
          <w:rFonts w:eastAsia="Times New Roman" w:cs="Times New Roman"/>
          <w:noProof/>
        </w:rPr>
        <w:drawing>
          <wp:inline distT="0" distB="0" distL="0" distR="0" wp14:anchorId="043AE3DA" wp14:editId="6243E721">
            <wp:extent cx="2781300" cy="1562100"/>
            <wp:effectExtent l="0" t="0" r="12700" b="12700"/>
            <wp:docPr id="3" name="imgexc" descr="http://www.hep2go.com/ex_images/043001-044000/219/image_04334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exc" descr="http://www.hep2go.com/ex_images/043001-044000/219/image_043346.jp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1300" cy="1562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57758">
        <w:fldChar w:fldCharType="begin" w:fldLock="1"/>
      </w:r>
      <w:r w:rsidR="00E57758">
        <w:instrText>ADDIN CSL_CITATION { "citationItems" : [ { "id" : "ITEM-1", "itemData" : { "URL" : "https://www.hep2go.com/index_b.php?userRef=gciaake", "accessed" : { "date-parts" : [ [ "2017", "4", "1" ] ] }, "author" : [ { "dropping-particle" : "", "family" : "HEP2go", "given" : "", "non-dropping-particle" : "", "parse-names" : false, "suffix" : "" } ], "id" : "ITEM-1", "issued" : { "date-parts" : [ [ "0" ] ] }, "title" : "HEP2go exercise", "type" : "webpage" }, "uris" : [ "http://www.mendeley.com/documents/?uuid=6acc6129-b80e-4835-8f83-53bfaa37a952" ] } ], "mendeley" : { "formattedCitation" : "&lt;sup&gt;1&lt;/sup&gt;", "plainTextFormattedCitation" : "1", "previouslyFormattedCitation" : "&lt;sup&gt;1&lt;/sup&gt;" }, "properties" : { "noteIndex" : 0 }, "schema" : "https://github.com/citation-style-language/schema/raw/master/csl-citation.json" }</w:instrText>
      </w:r>
      <w:r w:rsidR="00E57758">
        <w:fldChar w:fldCharType="separate"/>
      </w:r>
      <w:r w:rsidR="00E57758" w:rsidRPr="00E57758">
        <w:rPr>
          <w:noProof/>
          <w:vertAlign w:val="superscript"/>
        </w:rPr>
        <w:t>1</w:t>
      </w:r>
      <w:r w:rsidR="00E57758">
        <w:fldChar w:fldCharType="end"/>
      </w:r>
    </w:p>
    <w:p w14:paraId="28F6BD59" w14:textId="77777777" w:rsidR="003E763E" w:rsidRDefault="003E763E"/>
    <w:p w14:paraId="1CCACEAF" w14:textId="77777777" w:rsidR="003E763E" w:rsidRDefault="00EC4232" w:rsidP="003E763E">
      <w:r w:rsidRPr="00A10D10">
        <w:rPr>
          <w:u w:val="single"/>
        </w:rPr>
        <w:t>Warm up</w:t>
      </w:r>
      <w:r>
        <w:t xml:space="preserve">: </w:t>
      </w:r>
      <w:r w:rsidR="003E763E">
        <w:t xml:space="preserve">Walking Forward </w:t>
      </w:r>
    </w:p>
    <w:p w14:paraId="2B67D0C3" w14:textId="77777777" w:rsidR="003E763E" w:rsidRDefault="003E763E" w:rsidP="003E763E"/>
    <w:p w14:paraId="48C0A3BA" w14:textId="10A39C74" w:rsidR="003E763E" w:rsidRDefault="003E763E" w:rsidP="003E763E">
      <w:r>
        <w:t>Walk forward in the pool. Make sure to stand up tall</w:t>
      </w:r>
      <w:r w:rsidR="00EC4232">
        <w:t>. You may wal</w:t>
      </w:r>
      <w:r w:rsidR="000A616C">
        <w:t>k with a water walker or push a</w:t>
      </w:r>
      <w:r w:rsidR="00EC4232">
        <w:t xml:space="preserve"> water wheel chair to provide support. Walk for </w:t>
      </w:r>
      <w:r w:rsidR="00EC4232" w:rsidRPr="00E87B24">
        <w:rPr>
          <w:b/>
        </w:rPr>
        <w:t>5 to 8 minutes</w:t>
      </w:r>
      <w:r w:rsidR="00EC4232">
        <w:t xml:space="preserve"> at a comfortable pace</w:t>
      </w:r>
      <w:r w:rsidR="00A10D10">
        <w:t>.</w:t>
      </w:r>
    </w:p>
    <w:p w14:paraId="2155FD13" w14:textId="77777777" w:rsidR="00EC4232" w:rsidRDefault="00EC4232" w:rsidP="003E763E"/>
    <w:p w14:paraId="7ADA87F5" w14:textId="77777777" w:rsidR="00EC4232" w:rsidRDefault="00EC4232" w:rsidP="003E763E"/>
    <w:p w14:paraId="2C9EBBD7" w14:textId="77777777" w:rsidR="00EC4232" w:rsidRPr="00A10D10" w:rsidRDefault="00EC4232" w:rsidP="00EC4232">
      <w:pPr>
        <w:rPr>
          <w:u w:val="single"/>
        </w:rPr>
      </w:pPr>
      <w:r w:rsidRPr="00A10D10">
        <w:rPr>
          <w:u w:val="single"/>
        </w:rPr>
        <w:t xml:space="preserve">Calf Stretch </w:t>
      </w:r>
    </w:p>
    <w:p w14:paraId="6098E811" w14:textId="77777777" w:rsidR="00EC4232" w:rsidRDefault="00EC4232" w:rsidP="00EC4232"/>
    <w:p w14:paraId="650BC085" w14:textId="2E510215" w:rsidR="00EC4232" w:rsidRPr="000A616C" w:rsidRDefault="00EC4232" w:rsidP="00EC4232">
      <w:pPr>
        <w:rPr>
          <w:b/>
        </w:rPr>
      </w:pPr>
      <w:r>
        <w:t>Place your foot wher</w:t>
      </w:r>
      <w:r w:rsidR="000A616C">
        <w:t xml:space="preserve">e the pool slopes upward so that your toes are higher you’re your heel. </w:t>
      </w:r>
      <w:r>
        <w:t>Lean forward. Y</w:t>
      </w:r>
      <w:r w:rsidR="00AB7C3A">
        <w:t>ou should feel a gentle stretch in</w:t>
      </w:r>
      <w:r>
        <w:t xml:space="preserve"> the back of your calf. Hold the position</w:t>
      </w:r>
      <w:r w:rsidR="00A10D10">
        <w:t xml:space="preserve"> </w:t>
      </w:r>
      <w:r w:rsidR="00A10D10" w:rsidRPr="00E87B24">
        <w:rPr>
          <w:b/>
        </w:rPr>
        <w:t>30 seconds</w:t>
      </w:r>
      <w:r w:rsidR="000A616C">
        <w:t xml:space="preserve">, take a break and then repeat </w:t>
      </w:r>
      <w:r w:rsidR="00A10D10" w:rsidRPr="00E87B24">
        <w:rPr>
          <w:b/>
        </w:rPr>
        <w:t xml:space="preserve">for 30 </w:t>
      </w:r>
      <w:r w:rsidR="00A10D10" w:rsidRPr="000A616C">
        <w:rPr>
          <w:b/>
        </w:rPr>
        <w:t>seco</w:t>
      </w:r>
      <w:r w:rsidR="000A616C" w:rsidRPr="000A616C">
        <w:rPr>
          <w:b/>
        </w:rPr>
        <w:t>nds 2 times more.</w:t>
      </w:r>
    </w:p>
    <w:p w14:paraId="0EE5A12F" w14:textId="77777777" w:rsidR="003E763E" w:rsidRDefault="003E763E"/>
    <w:p w14:paraId="1A654D03" w14:textId="4E6991A1" w:rsidR="003E763E" w:rsidRPr="00E57758" w:rsidRDefault="003E763E">
      <w:pPr>
        <w:rPr>
          <w:vertAlign w:val="superscript"/>
        </w:rPr>
      </w:pPr>
      <w:r>
        <w:rPr>
          <w:rFonts w:eastAsia="Times New Roman" w:cs="Times New Roman"/>
          <w:noProof/>
        </w:rPr>
        <w:drawing>
          <wp:inline distT="0" distB="0" distL="0" distR="0" wp14:anchorId="6206BB06" wp14:editId="3741AD72">
            <wp:extent cx="2781300" cy="1562100"/>
            <wp:effectExtent l="0" t="0" r="12700" b="12700"/>
            <wp:docPr id="5" name="imgexc" descr="http://www.hep2go.com/ex_images/043001-044000/219/image_04343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exc" descr="http://www.hep2go.com/ex_images/043001-044000/219/image_043434.jp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1300" cy="1562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57758">
        <w:rPr>
          <w:vertAlign w:val="superscript"/>
        </w:rPr>
        <w:t>1</w:t>
      </w:r>
    </w:p>
    <w:p w14:paraId="69067078" w14:textId="77777777" w:rsidR="00983DE4" w:rsidRDefault="00983DE4"/>
    <w:p w14:paraId="52F41F3B" w14:textId="77777777" w:rsidR="00983DE4" w:rsidRDefault="00983DE4" w:rsidP="00983DE4">
      <w:r w:rsidRPr="009B7D72">
        <w:rPr>
          <w:u w:val="single"/>
        </w:rPr>
        <w:t>Hamstring Stretch</w:t>
      </w:r>
      <w:r>
        <w:t>:</w:t>
      </w:r>
    </w:p>
    <w:p w14:paraId="2B6009FA" w14:textId="77777777" w:rsidR="00983DE4" w:rsidRDefault="00983DE4" w:rsidP="00983DE4"/>
    <w:p w14:paraId="1E6B8F11" w14:textId="10AFF8CD" w:rsidR="00983DE4" w:rsidRDefault="00983DE4" w:rsidP="00983DE4">
      <w:r>
        <w:t xml:space="preserve">Place foot on step.  Slowly lean forward, keeping back straight and bending at hips until a stretch is felt in back of leg. </w:t>
      </w:r>
      <w:r w:rsidR="00AB7C3A">
        <w:t xml:space="preserve"> Hold the stretch for </w:t>
      </w:r>
      <w:r w:rsidR="00AB7C3A" w:rsidRPr="00AB7C3A">
        <w:rPr>
          <w:b/>
        </w:rPr>
        <w:t>30 seconds</w:t>
      </w:r>
      <w:r w:rsidR="00AB7C3A">
        <w:t xml:space="preserve"> then take a ten second </w:t>
      </w:r>
      <w:r w:rsidR="00AB7C3A" w:rsidRPr="00AB7C3A">
        <w:rPr>
          <w:b/>
        </w:rPr>
        <w:t>break</w:t>
      </w:r>
      <w:r w:rsidR="00AB7C3A">
        <w:t xml:space="preserve"> and </w:t>
      </w:r>
      <w:r w:rsidR="00AB7C3A" w:rsidRPr="00AB7C3A">
        <w:rPr>
          <w:b/>
        </w:rPr>
        <w:t>repeat once more</w:t>
      </w:r>
      <w:r w:rsidR="00AB7C3A">
        <w:t xml:space="preserve">. </w:t>
      </w:r>
    </w:p>
    <w:p w14:paraId="37159B50" w14:textId="77777777" w:rsidR="00983DE4" w:rsidRDefault="00983DE4"/>
    <w:p w14:paraId="3B4823C3" w14:textId="77777777" w:rsidR="003E763E" w:rsidRDefault="003E763E"/>
    <w:p w14:paraId="5990C81B" w14:textId="77777777" w:rsidR="003E763E" w:rsidRDefault="003E763E"/>
    <w:p w14:paraId="22598C9A" w14:textId="4304BAA9" w:rsidR="003E763E" w:rsidRPr="00E57758" w:rsidRDefault="00EC4232">
      <w:pPr>
        <w:rPr>
          <w:vertAlign w:val="superscript"/>
        </w:rPr>
      </w:pPr>
      <w:r>
        <w:rPr>
          <w:rFonts w:eastAsia="Times New Roman" w:cs="Times New Roman"/>
          <w:noProof/>
        </w:rPr>
        <w:lastRenderedPageBreak/>
        <w:drawing>
          <wp:inline distT="0" distB="0" distL="0" distR="0" wp14:anchorId="6DA7C734" wp14:editId="5891F918">
            <wp:extent cx="1371600" cy="1831588"/>
            <wp:effectExtent l="0" t="0" r="0" b="0"/>
            <wp:docPr id="1" name="imgexc" descr="http://www.hep2go.com/ex_images/013001-014000/219/image_01330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exc" descr="http://www.hep2go.com/ex_images/013001-014000/219/image_013304.jp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71600" cy="18315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57758">
        <w:rPr>
          <w:vertAlign w:val="superscript"/>
        </w:rPr>
        <w:t>1</w:t>
      </w:r>
    </w:p>
    <w:p w14:paraId="6073ACC9" w14:textId="77777777" w:rsidR="00607EC7" w:rsidRDefault="00607EC7"/>
    <w:p w14:paraId="30100094" w14:textId="77777777" w:rsidR="00A10D10" w:rsidRDefault="00A10D10"/>
    <w:p w14:paraId="70F30D99" w14:textId="797D4996" w:rsidR="00A10D10" w:rsidRPr="00A10D10" w:rsidRDefault="00A10D10">
      <w:pPr>
        <w:rPr>
          <w:u w:val="single"/>
        </w:rPr>
      </w:pPr>
      <w:r w:rsidRPr="00A10D10">
        <w:rPr>
          <w:u w:val="single"/>
        </w:rPr>
        <w:t>Sideways walking</w:t>
      </w:r>
    </w:p>
    <w:p w14:paraId="25045159" w14:textId="26218C9D" w:rsidR="00A10D10" w:rsidRDefault="00A10D10">
      <w:r>
        <w:rPr>
          <w:rFonts w:eastAsia="Times New Roman" w:cs="Times New Roman"/>
        </w:rPr>
        <w:t xml:space="preserve">Face the pool wall. Take sideways steps with your body and toes facing the wall. </w:t>
      </w:r>
      <w:r w:rsidRPr="00E87B24">
        <w:rPr>
          <w:rFonts w:eastAsia="Times New Roman" w:cs="Times New Roman"/>
          <w:b/>
        </w:rPr>
        <w:t>Take 10-20 steps in 1 direction and then return.</w:t>
      </w:r>
    </w:p>
    <w:p w14:paraId="50B887BD" w14:textId="7522F48D" w:rsidR="003E763E" w:rsidRPr="00E57758" w:rsidRDefault="00A10D10">
      <w:pPr>
        <w:rPr>
          <w:vertAlign w:val="superscript"/>
        </w:rPr>
      </w:pPr>
      <w:r>
        <w:rPr>
          <w:rFonts w:eastAsia="Times New Roman" w:cs="Times New Roman"/>
          <w:noProof/>
        </w:rPr>
        <w:drawing>
          <wp:inline distT="0" distB="0" distL="0" distR="0" wp14:anchorId="5E5F1518" wp14:editId="6C0AEE26">
            <wp:extent cx="2781300" cy="2781300"/>
            <wp:effectExtent l="0" t="0" r="12700" b="12700"/>
            <wp:docPr id="7" name="imgexc" descr="http://www.hep2go.com/ex_images/018001-019000/219/image_01833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exc" descr="http://www.hep2go.com/ex_images/018001-019000/219/image_018335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1300" cy="2781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57758">
        <w:rPr>
          <w:vertAlign w:val="superscript"/>
        </w:rPr>
        <w:t>1</w:t>
      </w:r>
    </w:p>
    <w:p w14:paraId="523C4D01" w14:textId="77777777" w:rsidR="00DB7FBF" w:rsidRDefault="00DB7FBF"/>
    <w:p w14:paraId="1C23911A" w14:textId="77777777" w:rsidR="00EC4232" w:rsidRDefault="00EC4232" w:rsidP="00DB7FBF"/>
    <w:p w14:paraId="2D4E6307" w14:textId="7299B679" w:rsidR="00983DE4" w:rsidRDefault="00A10D10" w:rsidP="00DB7FBF">
      <w:r w:rsidRPr="004E2BA4">
        <w:rPr>
          <w:u w:val="single"/>
        </w:rPr>
        <w:t>Mini</w:t>
      </w:r>
      <w:r w:rsidR="004E2BA4" w:rsidRPr="004E2BA4">
        <w:rPr>
          <w:u w:val="single"/>
        </w:rPr>
        <w:t>-Squats:</w:t>
      </w:r>
      <w:r w:rsidR="004E2BA4">
        <w:t xml:space="preserve"> Holding on and facing the wall. Squat down like you would sit in chair part way.  </w:t>
      </w:r>
      <w:r w:rsidR="004E2BA4" w:rsidRPr="004E2BA4">
        <w:rPr>
          <w:b/>
          <w:color w:val="000000" w:themeColor="text1"/>
        </w:rPr>
        <w:t>Repeat ten times</w:t>
      </w:r>
      <w:r w:rsidR="004E2BA4">
        <w:t xml:space="preserve"> and rest for </w:t>
      </w:r>
      <w:r w:rsidR="004E2BA4" w:rsidRPr="004E2BA4">
        <w:rPr>
          <w:b/>
        </w:rPr>
        <w:t>30 seconds</w:t>
      </w:r>
      <w:r w:rsidR="004E2BA4">
        <w:t xml:space="preserve">. </w:t>
      </w:r>
      <w:r w:rsidR="004E2BA4" w:rsidRPr="004E2BA4">
        <w:rPr>
          <w:b/>
        </w:rPr>
        <w:t>Repeat</w:t>
      </w:r>
      <w:r w:rsidR="004E2BA4">
        <w:t xml:space="preserve"> this cycle </w:t>
      </w:r>
      <w:r w:rsidR="004E2BA4" w:rsidRPr="004E2BA4">
        <w:rPr>
          <w:b/>
        </w:rPr>
        <w:t>2x</w:t>
      </w:r>
      <w:r w:rsidR="004E2BA4">
        <w:t xml:space="preserve"> more. </w:t>
      </w:r>
    </w:p>
    <w:p w14:paraId="43DAE9C6" w14:textId="590CC37A" w:rsidR="00983DE4" w:rsidRPr="00E57758" w:rsidRDefault="00983DE4" w:rsidP="00DB7FBF">
      <w:pPr>
        <w:rPr>
          <w:vertAlign w:val="superscript"/>
        </w:rPr>
      </w:pPr>
      <w:r>
        <w:rPr>
          <w:noProof/>
        </w:rPr>
        <w:drawing>
          <wp:inline distT="0" distB="0" distL="0" distR="0" wp14:anchorId="0C198A5C" wp14:editId="0AE799F6">
            <wp:extent cx="2095500" cy="2781300"/>
            <wp:effectExtent l="0" t="0" r="12700" b="12700"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95500" cy="2781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57758">
        <w:rPr>
          <w:vertAlign w:val="superscript"/>
        </w:rPr>
        <w:t>1</w:t>
      </w:r>
    </w:p>
    <w:p w14:paraId="7120EB9D" w14:textId="77777777" w:rsidR="00280472" w:rsidRDefault="00280472" w:rsidP="00DB7FBF"/>
    <w:p w14:paraId="6FD0F0EC" w14:textId="77777777" w:rsidR="00A10D10" w:rsidRDefault="00A10D10" w:rsidP="00DB7FBF"/>
    <w:p w14:paraId="5A359E88" w14:textId="05C61D3D" w:rsidR="00B54794" w:rsidRDefault="00280472" w:rsidP="00DB7FBF">
      <w:r w:rsidRPr="00A10D10">
        <w:rPr>
          <w:u w:val="single"/>
        </w:rPr>
        <w:t xml:space="preserve">4 way </w:t>
      </w:r>
      <w:proofErr w:type="gramStart"/>
      <w:r w:rsidRPr="00A10D10">
        <w:rPr>
          <w:u w:val="single"/>
        </w:rPr>
        <w:t>hip</w:t>
      </w:r>
      <w:r>
        <w:t xml:space="preserve"> </w:t>
      </w:r>
      <w:r w:rsidR="00B54794">
        <w:t>:</w:t>
      </w:r>
      <w:proofErr w:type="gramEnd"/>
      <w:r w:rsidR="00DB60F8">
        <w:t xml:space="preserve"> Goal to strengthen your hips- h</w:t>
      </w:r>
      <w:r w:rsidR="00B54794">
        <w:t>old onto the wall for balance</w:t>
      </w:r>
    </w:p>
    <w:p w14:paraId="7B0694CD" w14:textId="77777777" w:rsidR="00B54794" w:rsidRDefault="00B54794" w:rsidP="00DB7FBF"/>
    <w:p w14:paraId="576AA326" w14:textId="7D828AEB" w:rsidR="00B54794" w:rsidRDefault="00B54794" w:rsidP="00DB7FBF">
      <w:r>
        <w:t xml:space="preserve">Repeat the following </w:t>
      </w:r>
      <w:r w:rsidRPr="00B54794">
        <w:rPr>
          <w:b/>
        </w:rPr>
        <w:t>cycle</w:t>
      </w:r>
      <w:r>
        <w:t xml:space="preserve"> </w:t>
      </w:r>
      <w:r w:rsidRPr="00B54794">
        <w:rPr>
          <w:b/>
        </w:rPr>
        <w:t xml:space="preserve">three times </w:t>
      </w:r>
      <w:r w:rsidR="00DB60F8">
        <w:t xml:space="preserve">with </w:t>
      </w:r>
      <w:r w:rsidRPr="00B54794">
        <w:rPr>
          <w:b/>
        </w:rPr>
        <w:t xml:space="preserve">each </w:t>
      </w:r>
      <w:r>
        <w:t>leg (resting 30 seconds in between</w:t>
      </w:r>
      <w:r w:rsidR="00DB60F8">
        <w:t xml:space="preserve"> cycles</w:t>
      </w:r>
      <w:r>
        <w:t xml:space="preserve">): </w:t>
      </w:r>
    </w:p>
    <w:p w14:paraId="49BA0858" w14:textId="5374052D" w:rsidR="00DB60F8" w:rsidRPr="00DB60F8" w:rsidRDefault="000A616C" w:rsidP="00DB7FBF">
      <w:pPr>
        <w:rPr>
          <w:b/>
        </w:rPr>
      </w:pPr>
      <w:r>
        <w:rPr>
          <w:b/>
        </w:rPr>
        <w:t>1 CYCLE consists 1 set in</w:t>
      </w:r>
      <w:r w:rsidR="00DB60F8">
        <w:rPr>
          <w:b/>
        </w:rPr>
        <w:t xml:space="preserve"> all 4 positions:</w:t>
      </w:r>
    </w:p>
    <w:p w14:paraId="37CFDFD1" w14:textId="4196D31A" w:rsidR="00B54794" w:rsidRDefault="00B54794" w:rsidP="00DB7FBF">
      <w:r w:rsidRPr="00A10D10">
        <w:rPr>
          <w:u w:val="single"/>
        </w:rPr>
        <w:t>Position 1</w:t>
      </w:r>
      <w:r>
        <w:t>: start standing with feet together cros</w:t>
      </w:r>
      <w:r w:rsidR="00DB60F8">
        <w:t xml:space="preserve">s one leg </w:t>
      </w:r>
      <w:r w:rsidR="000A616C">
        <w:t xml:space="preserve">in front of </w:t>
      </w:r>
      <w:r w:rsidR="00DB60F8">
        <w:t xml:space="preserve">the other return to </w:t>
      </w:r>
      <w:r>
        <w:t>standing</w:t>
      </w:r>
      <w:r w:rsidR="00DB60F8">
        <w:t xml:space="preserve"> with feet together</w:t>
      </w:r>
      <w:r>
        <w:t xml:space="preserve">: </w:t>
      </w:r>
      <w:r w:rsidRPr="00B54794">
        <w:rPr>
          <w:b/>
        </w:rPr>
        <w:t>repeat 10 times</w:t>
      </w:r>
    </w:p>
    <w:p w14:paraId="31C49A25" w14:textId="11DF8E4D" w:rsidR="00B54794" w:rsidRDefault="00A10D10" w:rsidP="00DB7FBF">
      <w:r w:rsidRPr="00A10D10">
        <w:rPr>
          <w:u w:val="single"/>
        </w:rPr>
        <w:t>Position 2</w:t>
      </w:r>
      <w:r>
        <w:t xml:space="preserve">: </w:t>
      </w:r>
      <w:r w:rsidR="00B54794">
        <w:t>start standing with feet together and kick one leg straight</w:t>
      </w:r>
      <w:r w:rsidR="00E87B24">
        <w:t xml:space="preserve"> out</w:t>
      </w:r>
      <w:r w:rsidR="00B54794">
        <w:t xml:space="preserve"> in front of the other one: </w:t>
      </w:r>
      <w:r w:rsidR="00B54794" w:rsidRPr="00B54794">
        <w:rPr>
          <w:b/>
        </w:rPr>
        <w:t>repeat 10 times</w:t>
      </w:r>
    </w:p>
    <w:p w14:paraId="50D4D9F1" w14:textId="4D5657B9" w:rsidR="00B54794" w:rsidRDefault="00A10D10" w:rsidP="00DB7FBF">
      <w:r w:rsidRPr="00A10D10">
        <w:rPr>
          <w:u w:val="single"/>
        </w:rPr>
        <w:t>Position 3</w:t>
      </w:r>
      <w:r>
        <w:t xml:space="preserve">: </w:t>
      </w:r>
      <w:r w:rsidR="00B54794">
        <w:t xml:space="preserve">Start standing with feet together and kick one leg out to the side: </w:t>
      </w:r>
      <w:r w:rsidR="00B54794" w:rsidRPr="00B54794">
        <w:rPr>
          <w:b/>
        </w:rPr>
        <w:t>repeat 10 times</w:t>
      </w:r>
    </w:p>
    <w:p w14:paraId="560AA6F8" w14:textId="0470456D" w:rsidR="00B54794" w:rsidRDefault="00A10D10" w:rsidP="00DB7FBF">
      <w:r w:rsidRPr="00A10D10">
        <w:rPr>
          <w:u w:val="single"/>
        </w:rPr>
        <w:t>Position 4</w:t>
      </w:r>
      <w:r>
        <w:t xml:space="preserve">: </w:t>
      </w:r>
      <w:r w:rsidR="00B54794">
        <w:t xml:space="preserve">Start standing with feet together and kick one out straight behind: </w:t>
      </w:r>
      <w:r w:rsidR="00B54794" w:rsidRPr="00B54794">
        <w:rPr>
          <w:b/>
        </w:rPr>
        <w:t>repeat 10 times</w:t>
      </w:r>
    </w:p>
    <w:p w14:paraId="31F77D4F" w14:textId="59B412A2" w:rsidR="00280472" w:rsidRPr="00E57758" w:rsidRDefault="00EC4232" w:rsidP="00DB7FBF">
      <w:pPr>
        <w:rPr>
          <w:vertAlign w:val="superscript"/>
        </w:rPr>
      </w:pPr>
      <w:r>
        <w:rPr>
          <w:noProof/>
        </w:rPr>
        <w:drawing>
          <wp:inline distT="0" distB="0" distL="0" distR="0" wp14:anchorId="730DFA70" wp14:editId="7A4D8A07">
            <wp:extent cx="2781300" cy="1955800"/>
            <wp:effectExtent l="0" t="0" r="12700" b="0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1300" cy="1955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57758">
        <w:rPr>
          <w:vertAlign w:val="superscript"/>
        </w:rPr>
        <w:t>1</w:t>
      </w:r>
    </w:p>
    <w:p w14:paraId="214FB7D1" w14:textId="77777777" w:rsidR="00B54794" w:rsidRDefault="00B54794" w:rsidP="00DB7FBF"/>
    <w:p w14:paraId="0A2418DC" w14:textId="77777777" w:rsidR="00684A1D" w:rsidRDefault="00684A1D" w:rsidP="00DB7FBF">
      <w:pPr>
        <w:rPr>
          <w:u w:val="single"/>
        </w:rPr>
      </w:pPr>
    </w:p>
    <w:p w14:paraId="25DA5D55" w14:textId="77777777" w:rsidR="00684A1D" w:rsidRDefault="00684A1D" w:rsidP="00DB7FBF">
      <w:pPr>
        <w:rPr>
          <w:u w:val="single"/>
        </w:rPr>
      </w:pPr>
    </w:p>
    <w:p w14:paraId="453B3C34" w14:textId="77777777" w:rsidR="00684A1D" w:rsidRDefault="00684A1D" w:rsidP="00DB7FBF">
      <w:pPr>
        <w:rPr>
          <w:u w:val="single"/>
        </w:rPr>
      </w:pPr>
    </w:p>
    <w:p w14:paraId="0A4B9FCD" w14:textId="7600B8EE" w:rsidR="00B54794" w:rsidRDefault="00B54794" w:rsidP="00DB7FBF">
      <w:r w:rsidRPr="00B54794">
        <w:rPr>
          <w:u w:val="single"/>
        </w:rPr>
        <w:t>Heel Raise</w:t>
      </w:r>
      <w:r>
        <w:t xml:space="preserve">: </w:t>
      </w:r>
    </w:p>
    <w:p w14:paraId="123E2AE8" w14:textId="522D6ADB" w:rsidR="00B54794" w:rsidRDefault="00B54794" w:rsidP="00DB7FBF">
      <w:r>
        <w:t>Holding onto the side of the pool. Raise</w:t>
      </w:r>
      <w:r w:rsidR="000A616C">
        <w:t xml:space="preserve"> yourself</w:t>
      </w:r>
      <w:r>
        <w:t xml:space="preserve"> up on your toes: </w:t>
      </w:r>
      <w:r w:rsidRPr="00B54794">
        <w:rPr>
          <w:b/>
        </w:rPr>
        <w:t>repeat 10 times and take 30 seconds rest</w:t>
      </w:r>
      <w:r>
        <w:t xml:space="preserve">.  Then repeat the </w:t>
      </w:r>
      <w:r w:rsidRPr="00B54794">
        <w:rPr>
          <w:b/>
          <w:u w:val="single"/>
        </w:rPr>
        <w:t>cycle</w:t>
      </w:r>
      <w:r>
        <w:rPr>
          <w:b/>
        </w:rPr>
        <w:t xml:space="preserve">: </w:t>
      </w:r>
      <w:r w:rsidRPr="00B54794">
        <w:rPr>
          <w:b/>
        </w:rPr>
        <w:t xml:space="preserve">of 10 </w:t>
      </w:r>
      <w:r>
        <w:rPr>
          <w:b/>
        </w:rPr>
        <w:t>repeti</w:t>
      </w:r>
      <w:r w:rsidRPr="00B54794">
        <w:rPr>
          <w:b/>
        </w:rPr>
        <w:t>tion</w:t>
      </w:r>
      <w:r>
        <w:rPr>
          <w:b/>
        </w:rPr>
        <w:t>s</w:t>
      </w:r>
      <w:r>
        <w:t xml:space="preserve"> and </w:t>
      </w:r>
      <w:r w:rsidRPr="00B54794">
        <w:rPr>
          <w:b/>
        </w:rPr>
        <w:t>30 seconds rest 2 times</w:t>
      </w:r>
      <w:r w:rsidR="004E2BA4">
        <w:t xml:space="preserve"> more.</w:t>
      </w:r>
    </w:p>
    <w:p w14:paraId="1F5961DD" w14:textId="391568E6" w:rsidR="00B54794" w:rsidRDefault="00B54794" w:rsidP="00DB7FBF">
      <w:r>
        <w:t xml:space="preserve"> </w:t>
      </w:r>
    </w:p>
    <w:p w14:paraId="7E8F1DF5" w14:textId="77777777" w:rsidR="00280472" w:rsidRDefault="00280472" w:rsidP="00DB7FBF"/>
    <w:p w14:paraId="7DF36C19" w14:textId="6C3BBF98" w:rsidR="00983DE4" w:rsidRPr="00E57758" w:rsidRDefault="00983DE4" w:rsidP="00DB7FBF">
      <w:pPr>
        <w:rPr>
          <w:vertAlign w:val="superscript"/>
        </w:rPr>
      </w:pPr>
      <w:r>
        <w:t xml:space="preserve"> </w:t>
      </w:r>
      <w:r w:rsidR="00B54794">
        <w:rPr>
          <w:rFonts w:eastAsia="Times New Roman" w:cs="Times New Roman"/>
          <w:noProof/>
        </w:rPr>
        <w:drawing>
          <wp:inline distT="0" distB="0" distL="0" distR="0" wp14:anchorId="52C93BAA" wp14:editId="7AF8F283">
            <wp:extent cx="2781300" cy="2095500"/>
            <wp:effectExtent l="0" t="0" r="12700" b="12700"/>
            <wp:docPr id="6" name="imgexc" descr="http://www.hep2go.com/ex_images/013001-014000/219/image_01327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exc" descr="http://www.hep2go.com/ex_images/013001-014000/219/image_013271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1300" cy="2095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57758">
        <w:rPr>
          <w:vertAlign w:val="superscript"/>
        </w:rPr>
        <w:t>1</w:t>
      </w:r>
    </w:p>
    <w:p w14:paraId="0A1EE4CF" w14:textId="77777777" w:rsidR="00A10D10" w:rsidRDefault="00A10D10" w:rsidP="00DB7FBF"/>
    <w:p w14:paraId="5E3CA0E7" w14:textId="77777777" w:rsidR="00A10D10" w:rsidRDefault="00A10D10" w:rsidP="00DB7FBF"/>
    <w:p w14:paraId="7F9773F2" w14:textId="77777777" w:rsidR="00A10D10" w:rsidRPr="00DB60F8" w:rsidRDefault="00A10D10" w:rsidP="00A10D10">
      <w:pPr>
        <w:rPr>
          <w:u w:val="single"/>
        </w:rPr>
      </w:pPr>
      <w:r w:rsidRPr="00DB60F8">
        <w:rPr>
          <w:u w:val="single"/>
        </w:rPr>
        <w:t>Alternating Bicep Curls with Paddle Resistance</w:t>
      </w:r>
    </w:p>
    <w:p w14:paraId="5297F732" w14:textId="643BFC85" w:rsidR="00124D0E" w:rsidRDefault="00124D0E" w:rsidP="00A10D10">
      <w:r>
        <w:t xml:space="preserve">Standing tall, arms at side and palms up </w:t>
      </w:r>
      <w:r w:rsidR="00DB60F8">
        <w:t>alt</w:t>
      </w:r>
      <w:r w:rsidR="00E57758">
        <w:t>ernate</w:t>
      </w:r>
      <w:r w:rsidR="004A7AE6">
        <w:t xml:space="preserve"> </w:t>
      </w:r>
      <w:r w:rsidR="00E57758">
        <w:t>flexing</w:t>
      </w:r>
      <w:r w:rsidR="000A616C">
        <w:t xml:space="preserve"> </w:t>
      </w:r>
      <w:r w:rsidR="00E87B24">
        <w:t xml:space="preserve">your arm </w:t>
      </w:r>
      <w:r w:rsidR="00DB60F8">
        <w:t xml:space="preserve">toward your shoulder against the water’s resistance.  Perform </w:t>
      </w:r>
      <w:r w:rsidR="00DB60F8" w:rsidRPr="00E87B24">
        <w:rPr>
          <w:b/>
        </w:rPr>
        <w:t xml:space="preserve">20 repetitions </w:t>
      </w:r>
      <w:r w:rsidR="00DB60F8">
        <w:t xml:space="preserve">and rest </w:t>
      </w:r>
      <w:r w:rsidR="00DB60F8" w:rsidRPr="00E87B24">
        <w:rPr>
          <w:b/>
        </w:rPr>
        <w:t>for 30 seconds</w:t>
      </w:r>
      <w:r w:rsidR="00DB60F8">
        <w:t xml:space="preserve">. </w:t>
      </w:r>
      <w:r w:rsidR="00DB60F8" w:rsidRPr="00E87B24">
        <w:rPr>
          <w:b/>
        </w:rPr>
        <w:t>Repeat</w:t>
      </w:r>
      <w:r w:rsidR="00DB60F8">
        <w:t xml:space="preserve"> the </w:t>
      </w:r>
      <w:r w:rsidR="00DB60F8" w:rsidRPr="000A616C">
        <w:rPr>
          <w:b/>
        </w:rPr>
        <w:t xml:space="preserve">20 repetitions </w:t>
      </w:r>
      <w:r w:rsidR="00DB60F8">
        <w:t xml:space="preserve">and rest </w:t>
      </w:r>
      <w:r w:rsidR="00DB60F8" w:rsidRPr="00E87B24">
        <w:rPr>
          <w:b/>
        </w:rPr>
        <w:t>2x more</w:t>
      </w:r>
      <w:r w:rsidR="00DB60F8">
        <w:t>.</w:t>
      </w:r>
    </w:p>
    <w:p w14:paraId="369D41F3" w14:textId="77777777" w:rsidR="00A10D10" w:rsidRDefault="00A10D10" w:rsidP="00DB7FBF"/>
    <w:p w14:paraId="56F5B79A" w14:textId="4B3215E4" w:rsidR="00A10D10" w:rsidRPr="00E57758" w:rsidRDefault="00A10D10" w:rsidP="00DB7FBF">
      <w:pPr>
        <w:rPr>
          <w:vertAlign w:val="superscript"/>
        </w:rPr>
      </w:pPr>
      <w:r>
        <w:rPr>
          <w:rFonts w:eastAsia="Times New Roman" w:cs="Times New Roman"/>
          <w:noProof/>
        </w:rPr>
        <w:drawing>
          <wp:inline distT="0" distB="0" distL="0" distR="0" wp14:anchorId="55F37282" wp14:editId="6F720B89">
            <wp:extent cx="2781300" cy="1562100"/>
            <wp:effectExtent l="0" t="0" r="12700" b="12700"/>
            <wp:docPr id="8" name="imgexc" descr="http://www.hep2go.com/ex_images/018001-019000/219/image_01892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exc" descr="http://www.hep2go.com/ex_images/018001-019000/219/image_018927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1300" cy="1562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57758">
        <w:rPr>
          <w:vertAlign w:val="superscript"/>
        </w:rPr>
        <w:t>1</w:t>
      </w:r>
    </w:p>
    <w:p w14:paraId="760E9579" w14:textId="77777777" w:rsidR="00A10D10" w:rsidRDefault="00A10D10" w:rsidP="00DB7FBF"/>
    <w:p w14:paraId="288931DA" w14:textId="77777777" w:rsidR="00A10D10" w:rsidRDefault="00A10D10" w:rsidP="00DB7FBF"/>
    <w:p w14:paraId="21990BD7" w14:textId="77777777" w:rsidR="00684A1D" w:rsidRDefault="00EA3000" w:rsidP="00DB7FBF">
      <w:r w:rsidRPr="00EA3000">
        <w:rPr>
          <w:u w:val="single"/>
        </w:rPr>
        <w:t>Horizontal Adduction/Abduction</w:t>
      </w:r>
      <w:r>
        <w:rPr>
          <w:u w:val="single"/>
        </w:rPr>
        <w:t>:</w:t>
      </w:r>
      <w:r>
        <w:t xml:space="preserve"> standing in the water </w:t>
      </w:r>
      <w:r w:rsidR="000A616C">
        <w:t xml:space="preserve"> (</w:t>
      </w:r>
      <w:r>
        <w:t>if unstable can stand with back against the wall and lean against the wall.</w:t>
      </w:r>
      <w:r w:rsidR="000A616C">
        <w:t>)</w:t>
      </w:r>
      <w:r>
        <w:t xml:space="preserve">  Feet are shoulder width apart with knees slightly be</w:t>
      </w:r>
      <w:r w:rsidR="000A616C">
        <w:t xml:space="preserve">nt.  </w:t>
      </w:r>
    </w:p>
    <w:p w14:paraId="3D818F8B" w14:textId="77777777" w:rsidR="00684A1D" w:rsidRDefault="00684A1D" w:rsidP="00DB7FBF"/>
    <w:p w14:paraId="2E6CAB4D" w14:textId="77777777" w:rsidR="00684A1D" w:rsidRDefault="000A616C" w:rsidP="00DB7FBF">
      <w:r>
        <w:t xml:space="preserve">To increase the </w:t>
      </w:r>
      <w:proofErr w:type="gramStart"/>
      <w:r w:rsidR="00684A1D">
        <w:t>resistance hold</w:t>
      </w:r>
      <w:proofErr w:type="gramEnd"/>
      <w:r w:rsidR="00EA3000">
        <w:t xml:space="preserve"> pool dumbbells.  </w:t>
      </w:r>
    </w:p>
    <w:p w14:paraId="196AEF8E" w14:textId="19F480B7" w:rsidR="00EA3000" w:rsidRDefault="00EA3000" w:rsidP="00DB7FBF">
      <w:bookmarkStart w:id="0" w:name="_GoBack"/>
      <w:bookmarkEnd w:id="0"/>
      <w:r>
        <w:t>Repetition: start with arms on the su</w:t>
      </w:r>
      <w:r w:rsidR="00E87B24">
        <w:t>rface of the water straight ou</w:t>
      </w:r>
      <w:r w:rsidR="004A7AE6">
        <w:t>t</w:t>
      </w:r>
      <w:r>
        <w:t xml:space="preserve"> to the side (T position) then bring arms together</w:t>
      </w:r>
      <w:r w:rsidR="00E87B24">
        <w:t xml:space="preserve"> in front of you</w:t>
      </w:r>
      <w:r>
        <w:t xml:space="preserve"> and return arms to staring T position. Perform </w:t>
      </w:r>
      <w:r w:rsidRPr="00EA3000">
        <w:rPr>
          <w:b/>
        </w:rPr>
        <w:t>ten repetitions and rest 3</w:t>
      </w:r>
      <w:r>
        <w:rPr>
          <w:b/>
        </w:rPr>
        <w:t xml:space="preserve">0 </w:t>
      </w:r>
      <w:r w:rsidRPr="00EA3000">
        <w:rPr>
          <w:b/>
        </w:rPr>
        <w:t>second</w:t>
      </w:r>
      <w:r>
        <w:t xml:space="preserve">s. </w:t>
      </w:r>
      <w:r w:rsidRPr="00EA3000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Repeat this </w:t>
      </w:r>
      <w:r w:rsidRPr="00EA3000">
        <w:rPr>
          <w:rFonts w:eastAsia="Times New Roman" w:cs="Times New Roman"/>
          <w:b/>
        </w:rPr>
        <w:t>cycle 2x</w:t>
      </w:r>
      <w:r>
        <w:rPr>
          <w:rFonts w:eastAsia="Times New Roman" w:cs="Times New Roman"/>
        </w:rPr>
        <w:t xml:space="preserve"> more.</w:t>
      </w:r>
    </w:p>
    <w:p w14:paraId="2C7601B6" w14:textId="3DCB1741" w:rsidR="00CC455D" w:rsidRPr="00751F69" w:rsidRDefault="00EA3000" w:rsidP="00DB7FBF">
      <w:pPr>
        <w:rPr>
          <w:vertAlign w:val="superscript"/>
        </w:rPr>
      </w:pPr>
      <w:r w:rsidRPr="00EA3000">
        <w:rPr>
          <w:noProof/>
        </w:rPr>
        <w:drawing>
          <wp:inline distT="0" distB="0" distL="0" distR="0" wp14:anchorId="560F689E" wp14:editId="282D5B01">
            <wp:extent cx="2781300" cy="2082800"/>
            <wp:effectExtent l="0" t="0" r="12700" b="0"/>
            <wp:docPr id="10" name="imgexc" descr="http://www.hep2go.com/ex_images/028001-029000/219/image_02886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exc" descr="http://www.hep2go.com/ex_images/028001-029000/219/image_028862.jp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1300" cy="208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2C76AA" w14:textId="77777777" w:rsidR="00CC455D" w:rsidRDefault="00CC455D" w:rsidP="00DB7FBF"/>
    <w:p w14:paraId="06C1128D" w14:textId="77777777" w:rsidR="00D207FC" w:rsidRPr="004A7AE6" w:rsidRDefault="00D207FC" w:rsidP="00DB7FBF">
      <w:pPr>
        <w:rPr>
          <w:u w:val="single"/>
        </w:rPr>
      </w:pPr>
    </w:p>
    <w:p w14:paraId="37F17195" w14:textId="6B8BCE08" w:rsidR="00D207FC" w:rsidRDefault="004A7AE6" w:rsidP="00DB7FBF">
      <w:r w:rsidRPr="004A7AE6">
        <w:rPr>
          <w:b/>
          <w:u w:val="single"/>
        </w:rPr>
        <w:t>Balance</w:t>
      </w:r>
      <w:r w:rsidRPr="004A7AE6">
        <w:rPr>
          <w:u w:val="single"/>
        </w:rPr>
        <w:t>:</w:t>
      </w:r>
      <w:r>
        <w:t xml:space="preserve"> perform this near the side of th</w:t>
      </w:r>
      <w:r w:rsidR="00751F69">
        <w:t xml:space="preserve">e pool so that you can hold on </w:t>
      </w:r>
      <w:r>
        <w:t>if you loose your balance.</w:t>
      </w:r>
    </w:p>
    <w:p w14:paraId="262ACECB" w14:textId="77777777" w:rsidR="004A7AE6" w:rsidRDefault="004A7AE6" w:rsidP="00DB7FBF"/>
    <w:p w14:paraId="290A83D5" w14:textId="4C5BABF3" w:rsidR="004A7AE6" w:rsidRDefault="004A7AE6" w:rsidP="00DB7FBF">
      <w:r w:rsidRPr="004A7AE6">
        <w:rPr>
          <w:u w:val="single"/>
        </w:rPr>
        <w:t>Option 1:</w:t>
      </w:r>
      <w:r>
        <w:t xml:space="preserve">  noodle in front of you to hold with your hands on the water’s surface, feet together your side faces the side of the pool.  </w:t>
      </w:r>
      <w:r w:rsidRPr="004A7AE6">
        <w:rPr>
          <w:b/>
        </w:rPr>
        <w:t>Hold 30 seconds.  Repeat 2x more</w:t>
      </w:r>
      <w:r>
        <w:t>.</w:t>
      </w:r>
    </w:p>
    <w:p w14:paraId="13703CFA" w14:textId="77777777" w:rsidR="004A7AE6" w:rsidRDefault="004A7AE6" w:rsidP="00DB7FBF"/>
    <w:p w14:paraId="5237D06F" w14:textId="4D3E6E8F" w:rsidR="004A7AE6" w:rsidRPr="004A7AE6" w:rsidRDefault="004A7AE6" w:rsidP="00DB7FBF">
      <w:pPr>
        <w:rPr>
          <w:b/>
        </w:rPr>
      </w:pPr>
      <w:r w:rsidRPr="004A7AE6">
        <w:rPr>
          <w:u w:val="single"/>
        </w:rPr>
        <w:t>Option 2</w:t>
      </w:r>
      <w:r>
        <w:t>:  one foot in front of the other foot in a line (see photo bellow</w:t>
      </w:r>
      <w:proofErr w:type="gramStart"/>
      <w:r>
        <w:t xml:space="preserve">)  </w:t>
      </w:r>
      <w:r w:rsidRPr="004A7AE6">
        <w:rPr>
          <w:b/>
        </w:rPr>
        <w:t>Hold</w:t>
      </w:r>
      <w:proofErr w:type="gramEnd"/>
      <w:r w:rsidRPr="004A7AE6">
        <w:rPr>
          <w:b/>
        </w:rPr>
        <w:t xml:space="preserve"> 30 seconds. Repeat 2x more.</w:t>
      </w:r>
    </w:p>
    <w:p w14:paraId="579778DD" w14:textId="48F9630B" w:rsidR="004A7AE6" w:rsidRDefault="004A7AE6" w:rsidP="00DB7FBF">
      <w:r>
        <w:rPr>
          <w:rFonts w:eastAsia="Times New Roman" w:cs="Times New Roman"/>
          <w:noProof/>
        </w:rPr>
        <w:drawing>
          <wp:inline distT="0" distB="0" distL="0" distR="0" wp14:anchorId="49376DCC" wp14:editId="15B7D880">
            <wp:extent cx="977900" cy="2781300"/>
            <wp:effectExtent l="0" t="0" r="12700" b="12700"/>
            <wp:docPr id="9" name="imgexc" descr="http://www.hep2go.com/ex_images/008001-009000/219/image_00826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gexc" descr="http://www.hep2go.com/ex_images/008001-009000/219/image_008269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7900" cy="2781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493CD2" w14:textId="77777777" w:rsidR="004A7AE6" w:rsidRDefault="004A7AE6" w:rsidP="00DB7FBF"/>
    <w:p w14:paraId="4C09484B" w14:textId="77777777" w:rsidR="004A7AE6" w:rsidRDefault="004A7AE6" w:rsidP="004A7AE6">
      <w:r w:rsidRPr="004A7AE6">
        <w:rPr>
          <w:u w:val="single"/>
        </w:rPr>
        <w:t>Option 3</w:t>
      </w:r>
      <w:r>
        <w:t>: same as above but balance on one foot for 30 seconds.</w:t>
      </w:r>
    </w:p>
    <w:p w14:paraId="30AF3176" w14:textId="77777777" w:rsidR="004A7AE6" w:rsidRDefault="004A7AE6" w:rsidP="00DB7FBF"/>
    <w:p w14:paraId="64A58EA5" w14:textId="77777777" w:rsidR="00124D0E" w:rsidRDefault="00124D0E" w:rsidP="00DB7FBF"/>
    <w:p w14:paraId="1A80DF2C" w14:textId="647A58A3" w:rsidR="007B5CBE" w:rsidRDefault="00124D0E" w:rsidP="00DB7FBF">
      <w:proofErr w:type="gramStart"/>
      <w:r w:rsidRPr="00E57758">
        <w:rPr>
          <w:u w:val="single"/>
        </w:rPr>
        <w:t>warm</w:t>
      </w:r>
      <w:proofErr w:type="gramEnd"/>
      <w:r w:rsidRPr="00E57758">
        <w:rPr>
          <w:u w:val="single"/>
        </w:rPr>
        <w:t xml:space="preserve"> down</w:t>
      </w:r>
      <w:r w:rsidRPr="004A7AE6">
        <w:rPr>
          <w:b/>
        </w:rPr>
        <w:t>: 5 minutes</w:t>
      </w:r>
      <w:r>
        <w:t xml:space="preserve"> of water walking getting slower and slower </w:t>
      </w:r>
    </w:p>
    <w:p w14:paraId="5BD7D0EF" w14:textId="77777777" w:rsidR="004A7AE6" w:rsidRDefault="004A7AE6" w:rsidP="00DB7FBF"/>
    <w:p w14:paraId="235F4A56" w14:textId="77777777" w:rsidR="00E57758" w:rsidRDefault="00E57758" w:rsidP="00DB7FBF"/>
    <w:p w14:paraId="19B39D6F" w14:textId="1B66DD90" w:rsidR="00E57758" w:rsidRDefault="00E57758" w:rsidP="00DB7FBF">
      <w:r>
        <w:t>References:</w:t>
      </w:r>
      <w:r w:rsidR="004521F9">
        <w:t xml:space="preserve"> Pictures from</w:t>
      </w:r>
      <w:r w:rsidR="00D207FC">
        <w:t>:</w:t>
      </w:r>
    </w:p>
    <w:p w14:paraId="012E13DA" w14:textId="54736D09" w:rsidR="00E57758" w:rsidRPr="00E57758" w:rsidRDefault="00E57758" w:rsidP="00E57758">
      <w:pPr>
        <w:widowControl w:val="0"/>
        <w:autoSpaceDE w:val="0"/>
        <w:autoSpaceDN w:val="0"/>
        <w:adjustRightInd w:val="0"/>
        <w:ind w:left="640" w:hanging="640"/>
        <w:rPr>
          <w:rFonts w:ascii="Cambria" w:hAnsi="Cambria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E57758">
        <w:rPr>
          <w:rFonts w:ascii="Cambria" w:hAnsi="Cambria"/>
          <w:noProof/>
        </w:rPr>
        <w:t xml:space="preserve">1. </w:t>
      </w:r>
      <w:r w:rsidRPr="00E57758">
        <w:rPr>
          <w:rFonts w:ascii="Cambria" w:hAnsi="Cambria"/>
          <w:noProof/>
        </w:rPr>
        <w:tab/>
        <w:t>HEP2go. HEP2go exercise. https://www.hep2go.com/index_b.php?userRef=gciaake. Accessed April 1, 2017.</w:t>
      </w:r>
    </w:p>
    <w:p w14:paraId="1AAB7D26" w14:textId="1850435B" w:rsidR="00E57758" w:rsidRDefault="00E57758" w:rsidP="00DB7FBF">
      <w:r>
        <w:fldChar w:fldCharType="end"/>
      </w:r>
    </w:p>
    <w:sectPr w:rsidR="00E57758" w:rsidSect="00607EC7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B7FBF"/>
    <w:rsid w:val="000A616C"/>
    <w:rsid w:val="00124D0E"/>
    <w:rsid w:val="001809CB"/>
    <w:rsid w:val="00280472"/>
    <w:rsid w:val="003D39FC"/>
    <w:rsid w:val="003E763E"/>
    <w:rsid w:val="004521F9"/>
    <w:rsid w:val="004A7AE6"/>
    <w:rsid w:val="004E2BA4"/>
    <w:rsid w:val="00607EC7"/>
    <w:rsid w:val="00684A1D"/>
    <w:rsid w:val="00720F30"/>
    <w:rsid w:val="00751F69"/>
    <w:rsid w:val="007B5CBE"/>
    <w:rsid w:val="00983DE4"/>
    <w:rsid w:val="009B7D72"/>
    <w:rsid w:val="00A10D10"/>
    <w:rsid w:val="00AA7480"/>
    <w:rsid w:val="00AB7C3A"/>
    <w:rsid w:val="00B54794"/>
    <w:rsid w:val="00CC455D"/>
    <w:rsid w:val="00D207FC"/>
    <w:rsid w:val="00DB60F8"/>
    <w:rsid w:val="00DB7FBF"/>
    <w:rsid w:val="00E57758"/>
    <w:rsid w:val="00E87B24"/>
    <w:rsid w:val="00EA3000"/>
    <w:rsid w:val="00EC42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05C2C4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B7FB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7FBF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B7FB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7FBF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7.jpeg"/><Relationship Id="rId12" Type="http://schemas.openxmlformats.org/officeDocument/2006/relationships/image" Target="media/image8.jpeg"/><Relationship Id="rId13" Type="http://schemas.openxmlformats.org/officeDocument/2006/relationships/image" Target="media/image9.jpeg"/><Relationship Id="rId14" Type="http://schemas.openxmlformats.org/officeDocument/2006/relationships/image" Target="media/image10.jpeg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jpeg"/><Relationship Id="rId6" Type="http://schemas.openxmlformats.org/officeDocument/2006/relationships/image" Target="media/image2.jpeg"/><Relationship Id="rId7" Type="http://schemas.openxmlformats.org/officeDocument/2006/relationships/image" Target="media/image3.jpeg"/><Relationship Id="rId8" Type="http://schemas.openxmlformats.org/officeDocument/2006/relationships/image" Target="media/image4.jpeg"/><Relationship Id="rId9" Type="http://schemas.openxmlformats.org/officeDocument/2006/relationships/image" Target="media/image5.png"/><Relationship Id="rId10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6</Pages>
  <Words>633</Words>
  <Characters>3610</Characters>
  <Application>Microsoft Macintosh Word</Application>
  <DocSecurity>0</DocSecurity>
  <Lines>30</Lines>
  <Paragraphs>8</Paragraphs>
  <ScaleCrop>false</ScaleCrop>
  <Company/>
  <LinksUpToDate>false</LinksUpToDate>
  <CharactersWithSpaces>42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NC Student</dc:creator>
  <cp:keywords/>
  <dc:description/>
  <cp:lastModifiedBy>UNC Student</cp:lastModifiedBy>
  <cp:revision>5</cp:revision>
  <dcterms:created xsi:type="dcterms:W3CDTF">2017-04-19T02:02:00Z</dcterms:created>
  <dcterms:modified xsi:type="dcterms:W3CDTF">2017-04-21T20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bdb3d21-4003-3b0a-a9a8-bc8ea296e635</vt:lpwstr>
  </property>
  <property fmtid="{D5CDD505-2E9C-101B-9397-08002B2CF9AE}" pid="4" name="Mendeley Citation Style_1">
    <vt:lpwstr>http://www.zotero.org/styles/american-medical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